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A9D2B58" w14:textId="3918FCCE" w:rsidR="00E25BA2" w:rsidRPr="00E25BA2" w:rsidRDefault="00225586" w:rsidP="00E25BA2">
      <w:pPr>
        <w:pStyle w:val="Caption"/>
        <w:keepNext/>
        <w:rPr>
          <w:rFonts w:ascii="Times New Roman" w:hAnsi="Times New Roman" w:cs="Times New Roman"/>
          <w:i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Additional File 1: </w:t>
      </w:r>
      <w:r w:rsidR="00E65AAF">
        <w:rPr>
          <w:rFonts w:ascii="Times New Roman" w:hAnsi="Times New Roman" w:cs="Times New Roman"/>
          <w:i w:val="0"/>
          <w:color w:val="auto"/>
          <w:sz w:val="24"/>
          <w:szCs w:val="24"/>
        </w:rPr>
        <w:t>Quantitative data collection tools and respective measures used to assess implementation indicators</w:t>
      </w:r>
      <w:r w:rsidR="004F4684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(as </w:t>
      </w:r>
      <w:r w:rsidR="00CD6372">
        <w:rPr>
          <w:rFonts w:ascii="Times New Roman" w:hAnsi="Times New Roman" w:cs="Times New Roman"/>
          <w:i w:val="0"/>
          <w:color w:val="auto"/>
          <w:sz w:val="24"/>
          <w:szCs w:val="24"/>
        </w:rPr>
        <w:t>defined by McKay et al*</w:t>
      </w:r>
      <w:r>
        <w:rPr>
          <w:rFonts w:ascii="Times New Roman" w:eastAsia="Calibri" w:hAnsi="Times New Roman" w:cs="Times New Roman"/>
          <w:b/>
          <w:sz w:val="20"/>
          <w:szCs w:val="20"/>
        </w:rPr>
        <w:t xml:space="preserve">; </w:t>
      </w:r>
      <w:r w:rsidR="00E65AAF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Research objective A) and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perceived</w:t>
      </w:r>
      <w:r w:rsidR="00E65AAF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usefulness (Research objective C)</w:t>
      </w:r>
      <w:r w:rsidR="00B92F65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for each strategy</w:t>
      </w:r>
    </w:p>
    <w:tbl>
      <w:tblPr>
        <w:tblStyle w:val="TableGrid"/>
        <w:tblW w:w="5395" w:type="pct"/>
        <w:tblInd w:w="-426" w:type="dxa"/>
        <w:tblLook w:val="04A0" w:firstRow="1" w:lastRow="0" w:firstColumn="1" w:lastColumn="0" w:noHBand="0" w:noVBand="1"/>
      </w:tblPr>
      <w:tblGrid>
        <w:gridCol w:w="2020"/>
        <w:gridCol w:w="2660"/>
        <w:gridCol w:w="2695"/>
        <w:gridCol w:w="2837"/>
        <w:gridCol w:w="2976"/>
        <w:gridCol w:w="2644"/>
      </w:tblGrid>
      <w:tr w:rsidR="00C76ABE" w:rsidRPr="004F4684" w14:paraId="622A2570" w14:textId="77777777" w:rsidTr="00CA5486">
        <w:trPr>
          <w:trHeight w:val="1218"/>
        </w:trPr>
        <w:tc>
          <w:tcPr>
            <w:tcW w:w="638" w:type="pct"/>
            <w:tcBorders>
              <w:top w:val="nil"/>
              <w:left w:val="nil"/>
            </w:tcBorders>
            <w:shd w:val="clear" w:color="auto" w:fill="FFFFFF" w:themeFill="background1"/>
            <w:vAlign w:val="bottom"/>
          </w:tcPr>
          <w:p w14:paraId="1FD9BAD5" w14:textId="3B2D4770" w:rsidR="00C76ABE" w:rsidRPr="00B92F65" w:rsidRDefault="00CA5486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trategies</w:t>
            </w:r>
          </w:p>
        </w:tc>
        <w:tc>
          <w:tcPr>
            <w:tcW w:w="840" w:type="pct"/>
            <w:shd w:val="clear" w:color="auto" w:fill="E7E6E6" w:themeFill="background2"/>
          </w:tcPr>
          <w:p w14:paraId="7EE13426" w14:textId="524F0FE8" w:rsidR="00C76ABE" w:rsidRPr="00CA5486" w:rsidRDefault="00C76ABE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CA5486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Dose</w:t>
            </w:r>
            <w:r w:rsidR="009B3A59" w:rsidRPr="00CA5486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 xml:space="preserve"> delivered</w:t>
            </w:r>
          </w:p>
          <w:p w14:paraId="209A8D8B" w14:textId="5632C845" w:rsidR="00C76ABE" w:rsidRPr="00CA5486" w:rsidRDefault="00C76ABE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A5486"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  <w:t>Intended units delivered</w:t>
            </w:r>
          </w:p>
        </w:tc>
        <w:tc>
          <w:tcPr>
            <w:tcW w:w="851" w:type="pct"/>
            <w:shd w:val="clear" w:color="auto" w:fill="E7E6E6" w:themeFill="background2"/>
          </w:tcPr>
          <w:p w14:paraId="4BCA375F" w14:textId="01D0F2B1" w:rsidR="00C76ABE" w:rsidRPr="00CA5486" w:rsidRDefault="009B3A59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CA5486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Fidelity</w:t>
            </w:r>
          </w:p>
          <w:p w14:paraId="5862D08A" w14:textId="2F8946FC" w:rsidR="00C76ABE" w:rsidRPr="00CA5486" w:rsidRDefault="00C76ABE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A5486"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  <w:t>The extent to which strategies were implemented as prescribed</w:t>
            </w:r>
          </w:p>
        </w:tc>
        <w:tc>
          <w:tcPr>
            <w:tcW w:w="896" w:type="pct"/>
            <w:shd w:val="clear" w:color="auto" w:fill="E7E6E6" w:themeFill="background2"/>
          </w:tcPr>
          <w:p w14:paraId="61E72682" w14:textId="45250A67" w:rsidR="00C76ABE" w:rsidRPr="00CA5486" w:rsidRDefault="00C76ABE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CA5486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Adoption</w:t>
            </w:r>
          </w:p>
          <w:p w14:paraId="7BBD2409" w14:textId="2E2DAA9B" w:rsidR="00C76ABE" w:rsidRPr="00CA5486" w:rsidRDefault="00C76ABE" w:rsidP="00CD6372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A5486"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  <w:t>Proportion and representativeness of school stakeholders that utilized strategies</w:t>
            </w:r>
            <w:r w:rsidRPr="00CA5486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 xml:space="preserve"> </w:t>
            </w:r>
            <w:r w:rsidRPr="00CA5486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fldChar w:fldCharType="begin"/>
            </w:r>
            <w:r w:rsidRPr="00CA5486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instrText xml:space="preserve"> ADDIN EN.CITE &lt;EndNote&gt;&lt;Cite&gt;&lt;Author&gt;McKay&lt;/Author&gt;&lt;Year&gt;2019&lt;/Year&gt;&lt;RecNum&gt;532&lt;/RecNum&gt;&lt;DisplayText&gt;(1)&lt;/DisplayText&gt;&lt;record&gt;&lt;rec-number&gt;532&lt;/rec-number&gt;&lt;foreign-keys&gt;&lt;key app="EN" db-id="et9ftfstit99v1erv2j5t92rfsz9wv2p0wzf" timestamp="1583376492"&gt;532&lt;/key&gt;&lt;/foreign-keys&gt;&lt;ref-type name="Journal Article"&gt;17&lt;/ref-type&gt;&lt;contributors&gt;&lt;authors&gt;&lt;author&gt;McKay, Heather&lt;/author&gt;&lt;author&gt;Naylor, Patti-Jean&lt;/author&gt;&lt;author&gt;Lau, Erica&lt;/author&gt;&lt;author&gt;Gray, Samantha M.&lt;/author&gt;&lt;author&gt;Wolfenden, Luke&lt;/author&gt;&lt;author&gt;Milat, Andrew&lt;/author&gt;&lt;author&gt;Bauman, Adrian&lt;/author&gt;&lt;author&gt;Race, Douglas&lt;/author&gt;&lt;author&gt;Nettlefold, Lindsay&lt;/author&gt;&lt;author&gt;Sims-Gould, Joanie&lt;/author&gt;&lt;/authors&gt;&lt;/contributors&gt;&lt;titles&gt;&lt;title&gt;Implementation and scale-up of physical activity and behavioural nutrition interventions: an evaluation roadmap&lt;/title&gt;&lt;secondary-title&gt;International Journal of Behavioral Nutrition and Physical Activity&lt;/secondary-title&gt;&lt;/titles&gt;&lt;periodical&gt;&lt;full-title&gt;International Journal of Behavioral Nutrition and Physical Activity&lt;/full-title&gt;&lt;/periodical&gt;&lt;volume&gt;16&lt;/volume&gt;&lt;number&gt;1&lt;/number&gt;&lt;dates&gt;&lt;year&gt;2019&lt;/year&gt;&lt;/dates&gt;&lt;publisher&gt;Springer Science and Business Media LLC&lt;/publisher&gt;&lt;isbn&gt;1479-5868&lt;/isbn&gt;&lt;urls&gt;&lt;related-urls&gt;&lt;url&gt;https://dx.doi.org/10.1186/s12966-019-0868-4&lt;/url&gt;&lt;/related-urls&gt;&lt;pdf-urls&gt;&lt;url&gt;file://C:\Users\60167402\Downloads\kopernio\Mckay-2019-Implementation-and-scale-up-of-phys.pdf&lt;/url&gt;&lt;/pdf-urls&gt;&lt;/urls&gt;&lt;electronic-resource-num&gt;10.1186/s12966-019-0868-4&lt;/electronic-resource-num&gt;&lt;/record&gt;&lt;/Cite&gt;&lt;/EndNote&gt;</w:instrText>
            </w:r>
            <w:r w:rsidRPr="00CA5486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fldChar w:fldCharType="end"/>
            </w:r>
            <w:bookmarkStart w:id="0" w:name="_GoBack"/>
            <w:bookmarkEnd w:id="0"/>
          </w:p>
        </w:tc>
        <w:tc>
          <w:tcPr>
            <w:tcW w:w="940" w:type="pct"/>
            <w:shd w:val="clear" w:color="auto" w:fill="E7E6E6" w:themeFill="background2"/>
          </w:tcPr>
          <w:p w14:paraId="2B048F67" w14:textId="77777777" w:rsidR="00C76ABE" w:rsidRPr="00CA5486" w:rsidRDefault="00C76ABE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CA5486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Acceptability</w:t>
            </w:r>
          </w:p>
          <w:p w14:paraId="221C732B" w14:textId="0C2A12EF" w:rsidR="00C76ABE" w:rsidRPr="00CA5486" w:rsidRDefault="00C76ABE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CA5486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Perceptions among school stakeholders that strategies were agreeable, palatable or satisfactory</w:t>
            </w:r>
          </w:p>
        </w:tc>
        <w:tc>
          <w:tcPr>
            <w:tcW w:w="835" w:type="pct"/>
            <w:shd w:val="clear" w:color="auto" w:fill="E7E6E6" w:themeFill="background2"/>
          </w:tcPr>
          <w:p w14:paraId="338FE604" w14:textId="77777777" w:rsidR="00C76ABE" w:rsidRDefault="00C76ABE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U</w:t>
            </w:r>
            <w:r w:rsidRPr="00B24CED"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  <w:t>sefulness</w:t>
            </w:r>
          </w:p>
          <w:p w14:paraId="387B02E0" w14:textId="7539E02C" w:rsidR="00C76ABE" w:rsidRPr="00B92F65" w:rsidRDefault="00C76ABE" w:rsidP="00B92F65">
            <w:pPr>
              <w:tabs>
                <w:tab w:val="left" w:pos="2271"/>
              </w:tabs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B92F65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Perceptions among school stakeholders that strategies were useful for program implementation</w:t>
            </w:r>
          </w:p>
        </w:tc>
      </w:tr>
      <w:tr w:rsidR="00367B9F" w:rsidRPr="004F4684" w14:paraId="05020D91" w14:textId="77777777" w:rsidTr="00CA5486">
        <w:trPr>
          <w:trHeight w:val="274"/>
        </w:trPr>
        <w:tc>
          <w:tcPr>
            <w:tcW w:w="638" w:type="pct"/>
          </w:tcPr>
          <w:p w14:paraId="05EB2045" w14:textId="27BB2728" w:rsidR="00685BC8" w:rsidRPr="004F4684" w:rsidRDefault="00F050AE" w:rsidP="00F050AE">
            <w:pPr>
              <w:pStyle w:val="ListParagraph"/>
              <w:tabs>
                <w:tab w:val="left" w:pos="2271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1. External, ongoing support</w:t>
            </w:r>
          </w:p>
        </w:tc>
        <w:tc>
          <w:tcPr>
            <w:tcW w:w="840" w:type="pct"/>
          </w:tcPr>
          <w:p w14:paraId="28419DBB" w14:textId="1850D1A6" w:rsidR="00F050AE" w:rsidRPr="004F4684" w:rsidRDefault="00F050AE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6B7373" w:rsidRPr="004F4684">
              <w:rPr>
                <w:rFonts w:ascii="Times New Roman" w:hAnsi="Times New Roman" w:cs="Times New Roman"/>
                <w:sz w:val="20"/>
                <w:szCs w:val="20"/>
              </w:rPr>
              <w:t>project records</w:t>
            </w:r>
          </w:p>
          <w:p w14:paraId="784CDE48" w14:textId="6907A8BA" w:rsidR="00F050AE" w:rsidRPr="004F4684" w:rsidRDefault="00F050AE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5E10AD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Records of emails/phone-call/ in-person visits between </w:t>
            </w:r>
            <w:proofErr w:type="spellStart"/>
            <w:r w:rsidR="005E10AD"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="005E10AD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and project officers (at-least three with pre-defined criteria at intervention onset, mid-way and follow-up)</w:t>
            </w:r>
          </w:p>
        </w:tc>
        <w:tc>
          <w:tcPr>
            <w:tcW w:w="851" w:type="pct"/>
          </w:tcPr>
          <w:p w14:paraId="24FF27FF" w14:textId="77777777" w:rsidR="004B06BF" w:rsidRPr="004F4684" w:rsidRDefault="004B06BF" w:rsidP="004B06BF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37F857B5" w14:textId="1B4766F0" w:rsidR="00685BC8" w:rsidRPr="004F4684" w:rsidRDefault="004B06BF" w:rsidP="004B06BF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schools with an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that engaged in the communication with project officers (at least 2 occurrences of communication) to carry out tasks expected of them</w:t>
            </w:r>
          </w:p>
        </w:tc>
        <w:tc>
          <w:tcPr>
            <w:tcW w:w="896" w:type="pct"/>
          </w:tcPr>
          <w:p w14:paraId="4D4995CB" w14:textId="77777777" w:rsidR="009D655B" w:rsidRPr="004F4684" w:rsidRDefault="009D655B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1B045AD3" w14:textId="35153ED8" w:rsidR="00685BC8" w:rsidRPr="004F4684" w:rsidRDefault="009D655B" w:rsidP="004F4684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schools </w:t>
            </w:r>
            <w:r w:rsidR="004F4684" w:rsidRPr="004F4684">
              <w:rPr>
                <w:rFonts w:ascii="Times New Roman" w:hAnsi="Times New Roman" w:cs="Times New Roman"/>
                <w:sz w:val="20"/>
                <w:szCs w:val="20"/>
              </w:rPr>
              <w:t>in which an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engaged in communication with project officers (at least 2 occurrences of </w:t>
            </w:r>
            <w:r w:rsidR="004F4684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in-person, email or telephone 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  <w:r w:rsidR="004F4684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recorded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40" w:type="pct"/>
          </w:tcPr>
          <w:p w14:paraId="111D0E79" w14:textId="77777777" w:rsidR="00A535D0" w:rsidRPr="004F4684" w:rsidRDefault="00A535D0" w:rsidP="00A535D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survey</w:t>
            </w:r>
          </w:p>
          <w:p w14:paraId="22C0E5D1" w14:textId="15304C81" w:rsidR="00A535D0" w:rsidRPr="004F4684" w:rsidRDefault="00A535D0" w:rsidP="00A535D0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5E48B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5E48B4" w:rsidRPr="005E48B4">
              <w:rPr>
                <w:rFonts w:ascii="Times New Roman" w:hAnsi="Times New Roman" w:cs="Times New Roman"/>
                <w:sz w:val="20"/>
                <w:szCs w:val="20"/>
              </w:rPr>
              <w:t>The support I received from the Good for Kids project officer to implement the Good for Kids physical activity program at my school was adequate.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 xml:space="preserve"> (1=strongly disagree, 2=disagree, 3=neither agree nor disagree, 4=agree, 5=strongly agree)</w:t>
            </w:r>
          </w:p>
          <w:p w14:paraId="5D3D3CB2" w14:textId="4C715D0B" w:rsidR="00685BC8" w:rsidRPr="004F4684" w:rsidRDefault="00974993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*Adapted PACE included the additional measure: </w:t>
            </w:r>
            <w:r w:rsidRPr="00974993">
              <w:rPr>
                <w:rFonts w:ascii="Times New Roman" w:hAnsi="Times New Roman" w:cs="Times New Roman"/>
                <w:sz w:val="20"/>
                <w:szCs w:val="20"/>
              </w:rPr>
              <w:t xml:space="preserve">Did you feel adequately prepared to deliver the whole school one-hour face to face professional learning session without a Good for Kids project officer? 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yes/no/u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sure)</w:t>
            </w:r>
          </w:p>
        </w:tc>
        <w:tc>
          <w:tcPr>
            <w:tcW w:w="835" w:type="pct"/>
          </w:tcPr>
          <w:p w14:paraId="114E543B" w14:textId="77777777" w:rsidR="00685BC8" w:rsidRPr="004F4684" w:rsidRDefault="009D655B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</w:tc>
      </w:tr>
      <w:tr w:rsidR="00367B9F" w:rsidRPr="004F4684" w14:paraId="185F46CF" w14:textId="77777777" w:rsidTr="00CA5486">
        <w:trPr>
          <w:trHeight w:val="274"/>
        </w:trPr>
        <w:tc>
          <w:tcPr>
            <w:tcW w:w="638" w:type="pct"/>
          </w:tcPr>
          <w:p w14:paraId="766DCA26" w14:textId="1AE18931" w:rsidR="00225586" w:rsidRDefault="00225586" w:rsidP="00225586">
            <w:pPr>
              <w:pStyle w:val="ListParagraph"/>
              <w:tabs>
                <w:tab w:val="left" w:pos="2271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 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Mandate change</w:t>
            </w:r>
          </w:p>
          <w:p w14:paraId="058AEA81" w14:textId="77777777" w:rsidR="005E10AD" w:rsidRPr="004F4684" w:rsidRDefault="005E10AD" w:rsidP="00367B9F">
            <w:pPr>
              <w:pStyle w:val="ListParagraph"/>
              <w:numPr>
                <w:ilvl w:val="0"/>
                <w:numId w:val="10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Principal meeting</w:t>
            </w:r>
          </w:p>
        </w:tc>
        <w:tc>
          <w:tcPr>
            <w:tcW w:w="840" w:type="pct"/>
            <w:vMerge w:val="restart"/>
          </w:tcPr>
          <w:p w14:paraId="4EB54129" w14:textId="77777777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37642A66" w14:textId="18892753" w:rsidR="005E10AD" w:rsidRPr="004F4684" w:rsidRDefault="005E10AD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647990" w:rsidRPr="004F4684">
              <w:rPr>
                <w:rFonts w:ascii="Times New Roman" w:hAnsi="Times New Roman" w:cs="Times New Roman"/>
                <w:sz w:val="20"/>
                <w:szCs w:val="20"/>
              </w:rPr>
              <w:t>For each school, r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ecords of email/phone-call/ in-person visit between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and principal and checklist </w:t>
            </w:r>
            <w:r w:rsidR="00647990" w:rsidRPr="004F4684">
              <w:rPr>
                <w:rFonts w:ascii="Times New Roman" w:hAnsi="Times New Roman" w:cs="Times New Roman"/>
                <w:sz w:val="20"/>
                <w:szCs w:val="20"/>
              </w:rPr>
              <w:t>with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pre-defined agenda items</w:t>
            </w:r>
            <w:r w:rsidR="00647990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(i.e., 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what PACE entails; principal responsibilities;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nomination and responsibilities; and verbal consent)</w:t>
            </w:r>
          </w:p>
        </w:tc>
        <w:tc>
          <w:tcPr>
            <w:tcW w:w="851" w:type="pct"/>
            <w:vMerge w:val="restart"/>
          </w:tcPr>
          <w:p w14:paraId="4FED763C" w14:textId="77777777" w:rsidR="005E10AD" w:rsidRPr="004F4684" w:rsidRDefault="005E10AD" w:rsidP="004B06BF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18BB4A39" w14:textId="78F39B58" w:rsidR="005E10AD" w:rsidRPr="004F4684" w:rsidRDefault="005E10AD" w:rsidP="004B06BF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he number of schools with principals that provided verbal commitment to undertake program and responsibilities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 xml:space="preserve"> expected of them. </w:t>
            </w:r>
          </w:p>
        </w:tc>
        <w:tc>
          <w:tcPr>
            <w:tcW w:w="896" w:type="pct"/>
          </w:tcPr>
          <w:p w14:paraId="641B24E7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0063949A" w14:textId="05E45A3B" w:rsidR="005E10AD" w:rsidRPr="004F4684" w:rsidRDefault="005E10AD" w:rsidP="00225586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schools that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had a school executive meet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with a project officer.</w:t>
            </w:r>
          </w:p>
        </w:tc>
        <w:tc>
          <w:tcPr>
            <w:tcW w:w="940" w:type="pct"/>
          </w:tcPr>
          <w:p w14:paraId="074893E4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835" w:type="pct"/>
          </w:tcPr>
          <w:p w14:paraId="065E514C" w14:textId="77777777" w:rsidR="005E10AD" w:rsidRPr="004F4684" w:rsidRDefault="005E10AD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survey</w:t>
            </w:r>
          </w:p>
          <w:p w14:paraId="6B618CB1" w14:textId="7AEFD899" w:rsidR="005E10AD" w:rsidRPr="004F4684" w:rsidRDefault="005E48B4" w:rsidP="005E48B4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Measure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lease indicate your perception of how useful each resource was: having principal/ executive support to schedule physical activity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. (1=not useful at all, 2=not useful, 3=n</w:t>
            </w:r>
            <w:r w:rsidR="00225586" w:rsidRPr="00974993">
              <w:rPr>
                <w:rFonts w:ascii="Times New Roman" w:hAnsi="Times New Roman" w:cs="Times New Roman"/>
                <w:sz w:val="20"/>
                <w:szCs w:val="20"/>
              </w:rPr>
              <w:t>either usef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ul nor not useful, 4=useful, 5=extremely useful</w:t>
            </w:r>
            <w:r w:rsidR="00225586" w:rsidRPr="0097499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67B9F" w:rsidRPr="004F4684" w14:paraId="3584A40A" w14:textId="77777777" w:rsidTr="00CA5486">
        <w:trPr>
          <w:trHeight w:val="274"/>
        </w:trPr>
        <w:tc>
          <w:tcPr>
            <w:tcW w:w="638" w:type="pct"/>
          </w:tcPr>
          <w:p w14:paraId="1A2C4459" w14:textId="77777777" w:rsidR="005E10AD" w:rsidRPr="004F4684" w:rsidRDefault="005E10AD" w:rsidP="00367B9F">
            <w:pPr>
              <w:pStyle w:val="ListParagraph"/>
              <w:numPr>
                <w:ilvl w:val="0"/>
                <w:numId w:val="10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School policy</w:t>
            </w:r>
          </w:p>
        </w:tc>
        <w:tc>
          <w:tcPr>
            <w:tcW w:w="840" w:type="pct"/>
            <w:vMerge/>
          </w:tcPr>
          <w:p w14:paraId="2F46D94F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pct"/>
            <w:vMerge/>
          </w:tcPr>
          <w:p w14:paraId="4C0B7068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6" w:type="pct"/>
          </w:tcPr>
          <w:p w14:paraId="6DE43546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incipal survey</w:t>
            </w:r>
          </w:p>
          <w:p w14:paraId="66DCA30E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Which of the following statements best represents your school’s intent 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o implement a physical activity policy? (we have not thought about it; we are thinking about it; we are planning to take some steps/in development; we currently have a school physical activity policy)</w:t>
            </w:r>
          </w:p>
        </w:tc>
        <w:tc>
          <w:tcPr>
            <w:tcW w:w="940" w:type="pct"/>
          </w:tcPr>
          <w:p w14:paraId="39684E31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/A</w:t>
            </w:r>
          </w:p>
        </w:tc>
        <w:tc>
          <w:tcPr>
            <w:tcW w:w="835" w:type="pct"/>
            <w:vMerge w:val="restart"/>
          </w:tcPr>
          <w:p w14:paraId="718C7C2C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67B9F" w:rsidRPr="004F4684" w14:paraId="05ED554C" w14:textId="77777777" w:rsidTr="00CA5486">
        <w:trPr>
          <w:trHeight w:val="262"/>
        </w:trPr>
        <w:tc>
          <w:tcPr>
            <w:tcW w:w="638" w:type="pct"/>
          </w:tcPr>
          <w:p w14:paraId="3C95D772" w14:textId="77777777" w:rsidR="005E10AD" w:rsidRPr="004F4684" w:rsidRDefault="005E10AD" w:rsidP="00367B9F">
            <w:pPr>
              <w:pStyle w:val="ListParagraph"/>
              <w:numPr>
                <w:ilvl w:val="0"/>
                <w:numId w:val="10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Principal display support</w:t>
            </w:r>
          </w:p>
        </w:tc>
        <w:tc>
          <w:tcPr>
            <w:tcW w:w="840" w:type="pct"/>
            <w:vMerge/>
          </w:tcPr>
          <w:p w14:paraId="5B76F2A6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pct"/>
            <w:vMerge/>
          </w:tcPr>
          <w:p w14:paraId="7D47BA05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6" w:type="pct"/>
          </w:tcPr>
          <w:p w14:paraId="43B84B5A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incipal survey</w:t>
            </w:r>
          </w:p>
          <w:p w14:paraId="102F8727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s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</w:p>
          <w:p w14:paraId="0A609347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-Whilst this program was running in your school were you able to communicate your support for the implementation of the physical activity policy / guideline through announcements to teachers for example in staff meetings? (yes/no)</w:t>
            </w:r>
          </w:p>
          <w:p w14:paraId="35FEAF6F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-Is the PACE program regarded as a priority area in your school? (yes/no/don’t know)</w:t>
            </w:r>
          </w:p>
          <w:p w14:paraId="069D0859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155FBB3" w14:textId="77777777" w:rsidR="005E10AD" w:rsidRPr="004F4684" w:rsidRDefault="005E10AD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6AA5D2CC" w14:textId="01DF60F3" w:rsidR="005E10AD" w:rsidRPr="004F4684" w:rsidRDefault="005E10AD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71117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711170" w:rsidRPr="00711170">
              <w:rPr>
                <w:rFonts w:ascii="Times New Roman" w:hAnsi="Times New Roman" w:cs="Times New Roman"/>
                <w:sz w:val="20"/>
                <w:szCs w:val="20"/>
              </w:rPr>
              <w:t>I have support from my school executive to implement the Good for Kids school physical activity program.</w:t>
            </w:r>
            <w:r w:rsidR="0071117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strongly disagree, 2=disagree, 3=neither agree nor disagree, 4=agree, 5=strongly agree)</w:t>
            </w:r>
          </w:p>
          <w:p w14:paraId="7694D4F7" w14:textId="77777777" w:rsidR="005E10AD" w:rsidRPr="004F4684" w:rsidRDefault="005E10AD" w:rsidP="00F050AE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0" w:type="pct"/>
          </w:tcPr>
          <w:p w14:paraId="46BB0768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835" w:type="pct"/>
            <w:vMerge/>
          </w:tcPr>
          <w:p w14:paraId="10180E68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67B9F" w:rsidRPr="004F4684" w14:paraId="2EA21653" w14:textId="77777777" w:rsidTr="00CA5486">
        <w:trPr>
          <w:trHeight w:val="2444"/>
        </w:trPr>
        <w:tc>
          <w:tcPr>
            <w:tcW w:w="638" w:type="pct"/>
          </w:tcPr>
          <w:p w14:paraId="4305812C" w14:textId="22FC5131" w:rsidR="00225586" w:rsidRDefault="00225586" w:rsidP="00225586">
            <w:pPr>
              <w:pStyle w:val="ListParagraph"/>
              <w:tabs>
                <w:tab w:val="left" w:pos="2271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3. 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dentify and prepare champions</w:t>
            </w:r>
          </w:p>
          <w:p w14:paraId="4AFBFCEC" w14:textId="77777777" w:rsidR="005E10AD" w:rsidRPr="004F4684" w:rsidRDefault="005E10AD" w:rsidP="00367B9F">
            <w:pPr>
              <w:pStyle w:val="ListParagraph"/>
              <w:numPr>
                <w:ilvl w:val="0"/>
                <w:numId w:val="4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within school</w:t>
            </w:r>
          </w:p>
        </w:tc>
        <w:tc>
          <w:tcPr>
            <w:tcW w:w="840" w:type="pct"/>
            <w:vMerge w:val="restart"/>
          </w:tcPr>
          <w:p w14:paraId="37B93B90" w14:textId="77777777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4022BD81" w14:textId="3A292416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Records of the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workshops facilitated by project officers; completed fidelity checklist for each. </w:t>
            </w:r>
          </w:p>
        </w:tc>
        <w:tc>
          <w:tcPr>
            <w:tcW w:w="851" w:type="pct"/>
            <w:vMerge w:val="restart"/>
          </w:tcPr>
          <w:p w14:paraId="25E24B8C" w14:textId="77777777" w:rsidR="005E10AD" w:rsidRPr="004F4684" w:rsidRDefault="005E10AD" w:rsidP="004B06BF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0FCCDA8E" w14:textId="5C4BCBCB" w:rsidR="005E10AD" w:rsidRPr="004F4684" w:rsidRDefault="005E10AD" w:rsidP="004B06BF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that attended a workshop and actively participated in activities </w:t>
            </w:r>
          </w:p>
        </w:tc>
        <w:tc>
          <w:tcPr>
            <w:tcW w:w="896" w:type="pct"/>
          </w:tcPr>
          <w:p w14:paraId="40E92126" w14:textId="77777777" w:rsidR="005E10AD" w:rsidRPr="004F4684" w:rsidRDefault="005E10AD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4AA9850C" w14:textId="47CB4FB6" w:rsidR="005E10AD" w:rsidRPr="004F4684" w:rsidRDefault="005E10AD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711170" w:rsidRPr="00711170">
              <w:rPr>
                <w:rFonts w:ascii="Times New Roman" w:hAnsi="Times New Roman" w:cs="Times New Roman"/>
                <w:sz w:val="20"/>
                <w:szCs w:val="20"/>
              </w:rPr>
              <w:t>I have support from my in-school champion to implement the Good for Kids school physical activity program.</w:t>
            </w:r>
            <w:r w:rsidR="0071117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strongly disagree, 2=disagree, 3=neither agree nor disagree, 4=agree, 5=strongly agree)</w:t>
            </w:r>
          </w:p>
        </w:tc>
        <w:tc>
          <w:tcPr>
            <w:tcW w:w="940" w:type="pct"/>
          </w:tcPr>
          <w:p w14:paraId="6461F9D2" w14:textId="77777777" w:rsidR="005E10AD" w:rsidRPr="004F4684" w:rsidRDefault="005E10AD" w:rsidP="00A535D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7BEDC516" w14:textId="3BF317D2" w:rsidR="005E10AD" w:rsidRPr="00021D6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711170">
              <w:t xml:space="preserve"> </w:t>
            </w:r>
            <w:r w:rsidR="00974993" w:rsidRPr="00974993">
              <w:rPr>
                <w:rFonts w:ascii="Times New Roman" w:hAnsi="Times New Roman" w:cs="Times New Roman"/>
                <w:sz w:val="20"/>
                <w:szCs w:val="20"/>
              </w:rPr>
              <w:t xml:space="preserve">The assistance I received from my in-school champion was acceptable in assisting me to schedule physical activity in my class.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strongly disagree, 2=disagree, 3=neither agree nor disagree, 4=agree, 5=strongly agree)</w:t>
            </w:r>
          </w:p>
        </w:tc>
        <w:tc>
          <w:tcPr>
            <w:tcW w:w="835" w:type="pct"/>
            <w:vMerge w:val="restart"/>
          </w:tcPr>
          <w:p w14:paraId="224606D0" w14:textId="77777777" w:rsidR="005E10AD" w:rsidRPr="004F4684" w:rsidRDefault="005E10AD" w:rsidP="006B7373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survey</w:t>
            </w:r>
          </w:p>
          <w:p w14:paraId="6BAEDEB1" w14:textId="12ED2505" w:rsidR="005E10AD" w:rsidRPr="004F4684" w:rsidRDefault="005E10AD" w:rsidP="00225586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5E48B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="005E48B4">
              <w:rPr>
                <w:rFonts w:ascii="Times New Roman" w:hAnsi="Times New Roman" w:cs="Times New Roman"/>
                <w:sz w:val="20"/>
                <w:szCs w:val="20"/>
              </w:rPr>
              <w:t xml:space="preserve">Please indicate your perception of how useful each resource was: having </w:t>
            </w:r>
            <w:r w:rsidR="00974993">
              <w:rPr>
                <w:rFonts w:ascii="Times New Roman" w:hAnsi="Times New Roman" w:cs="Times New Roman"/>
                <w:sz w:val="20"/>
                <w:szCs w:val="20"/>
              </w:rPr>
              <w:t xml:space="preserve">an </w:t>
            </w:r>
            <w:proofErr w:type="spellStart"/>
            <w:r w:rsidR="00974993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="00974993">
              <w:rPr>
                <w:rFonts w:ascii="Times New Roman" w:hAnsi="Times New Roman" w:cs="Times New Roman"/>
                <w:sz w:val="20"/>
                <w:szCs w:val="20"/>
              </w:rPr>
              <w:t xml:space="preserve"> located within the school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not useful at all, 2=not useful, 3=n</w:t>
            </w:r>
            <w:r w:rsidR="00225586" w:rsidRPr="00974993">
              <w:rPr>
                <w:rFonts w:ascii="Times New Roman" w:hAnsi="Times New Roman" w:cs="Times New Roman"/>
                <w:sz w:val="20"/>
                <w:szCs w:val="20"/>
              </w:rPr>
              <w:t>either usef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ul nor not useful, 4=useful, 5=extremely useful</w:t>
            </w:r>
            <w:r w:rsidR="00225586" w:rsidRPr="0097499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67B9F" w:rsidRPr="004F4684" w14:paraId="4F1A520F" w14:textId="77777777" w:rsidTr="00CA5486">
        <w:trPr>
          <w:trHeight w:val="274"/>
        </w:trPr>
        <w:tc>
          <w:tcPr>
            <w:tcW w:w="638" w:type="pct"/>
          </w:tcPr>
          <w:p w14:paraId="1B3F48E5" w14:textId="3344B414" w:rsidR="005E10AD" w:rsidRPr="004F4684" w:rsidRDefault="005E10AD" w:rsidP="00367B9F">
            <w:pPr>
              <w:pStyle w:val="ListParagraph"/>
              <w:numPr>
                <w:ilvl w:val="0"/>
                <w:numId w:val="4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workshop</w:t>
            </w:r>
          </w:p>
        </w:tc>
        <w:tc>
          <w:tcPr>
            <w:tcW w:w="840" w:type="pct"/>
            <w:vMerge/>
          </w:tcPr>
          <w:p w14:paraId="65DC2B64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pct"/>
            <w:vMerge/>
          </w:tcPr>
          <w:p w14:paraId="4A798FFE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6" w:type="pct"/>
          </w:tcPr>
          <w:p w14:paraId="3495D5FF" w14:textId="77777777" w:rsidR="005E10AD" w:rsidRPr="004F4684" w:rsidRDefault="005E10AD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733F5F7D" w14:textId="2CD4018A" w:rsidR="005E10AD" w:rsidRPr="004F4684" w:rsidRDefault="005E10AD" w:rsidP="004B06BF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that attended a workshop. </w:t>
            </w:r>
          </w:p>
        </w:tc>
        <w:tc>
          <w:tcPr>
            <w:tcW w:w="940" w:type="pct"/>
          </w:tcPr>
          <w:p w14:paraId="613F4607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835" w:type="pct"/>
            <w:vMerge/>
          </w:tcPr>
          <w:p w14:paraId="536E720D" w14:textId="77777777" w:rsidR="005E10AD" w:rsidRPr="004F4684" w:rsidRDefault="005E10AD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67B9F" w:rsidRPr="004F4684" w14:paraId="384AF527" w14:textId="77777777" w:rsidTr="00CA5486">
        <w:trPr>
          <w:trHeight w:val="274"/>
        </w:trPr>
        <w:tc>
          <w:tcPr>
            <w:tcW w:w="638" w:type="pct"/>
          </w:tcPr>
          <w:p w14:paraId="3FCAF486" w14:textId="100682E1" w:rsidR="00685BC8" w:rsidRPr="004F4684" w:rsidRDefault="00685BC8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4. Develop a formal implementation blueprint</w:t>
            </w:r>
          </w:p>
        </w:tc>
        <w:tc>
          <w:tcPr>
            <w:tcW w:w="840" w:type="pct"/>
          </w:tcPr>
          <w:p w14:paraId="681381CF" w14:textId="77777777" w:rsidR="00685BC8" w:rsidRPr="004F4684" w:rsidRDefault="00685BC8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pct"/>
          </w:tcPr>
          <w:p w14:paraId="4F67C6D4" w14:textId="461918F5" w:rsidR="00685BC8" w:rsidRPr="004F4684" w:rsidRDefault="004B06BF" w:rsidP="004B06BF">
            <w:pPr>
              <w:tabs>
                <w:tab w:val="left" w:pos="2271"/>
              </w:tabs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i/>
                <w:sz w:val="20"/>
                <w:szCs w:val="20"/>
              </w:rPr>
              <w:t>As per strategy 3</w:t>
            </w:r>
          </w:p>
        </w:tc>
        <w:tc>
          <w:tcPr>
            <w:tcW w:w="896" w:type="pct"/>
          </w:tcPr>
          <w:p w14:paraId="5B438AAE" w14:textId="77777777" w:rsidR="009D655B" w:rsidRPr="004F4684" w:rsidRDefault="009D655B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492C22FB" w14:textId="77777777" w:rsidR="00685BC8" w:rsidRPr="004F4684" w:rsidRDefault="009D655B" w:rsidP="009D655B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A535D0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The number of </w:t>
            </w:r>
            <w:proofErr w:type="spellStart"/>
            <w:r w:rsidR="00A535D0"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="00A535D0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that actively participated in a workshop (t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his took place during strategy </w:t>
            </w:r>
            <w:r w:rsidR="00A535D0" w:rsidRPr="004F4684">
              <w:rPr>
                <w:rFonts w:ascii="Times New Roman" w:hAnsi="Times New Roman" w:cs="Times New Roman"/>
                <w:sz w:val="20"/>
                <w:szCs w:val="20"/>
              </w:rPr>
              <w:t>3b)</w:t>
            </w:r>
          </w:p>
        </w:tc>
        <w:tc>
          <w:tcPr>
            <w:tcW w:w="940" w:type="pct"/>
          </w:tcPr>
          <w:p w14:paraId="3D46D4FF" w14:textId="77777777" w:rsidR="004A72B6" w:rsidRPr="004F4684" w:rsidRDefault="004A72B6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20CE04CB" w14:textId="2EA8715E" w:rsidR="00685BC8" w:rsidRPr="00974993" w:rsidRDefault="004A72B6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E14AF" w:rsidRPr="002E14AF">
              <w:rPr>
                <w:rFonts w:ascii="Times New Roman" w:hAnsi="Times New Roman" w:cs="Times New Roman"/>
                <w:sz w:val="20"/>
                <w:szCs w:val="20"/>
              </w:rPr>
              <w:t>The school physical activity plan developed by my in-school champion was acceptable in assisting me to schedule physical activity in my class.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strongly disagree, 2=disagree, 3=neither agree nor disagree, 4=agree, 5=strongly agree)</w:t>
            </w:r>
          </w:p>
        </w:tc>
        <w:tc>
          <w:tcPr>
            <w:tcW w:w="835" w:type="pct"/>
          </w:tcPr>
          <w:p w14:paraId="25CBC8AF" w14:textId="77777777" w:rsidR="006B7373" w:rsidRPr="004F4684" w:rsidRDefault="006B7373" w:rsidP="006B7373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survey</w:t>
            </w:r>
          </w:p>
          <w:p w14:paraId="1A9A9B77" w14:textId="05197125" w:rsidR="00685BC8" w:rsidRPr="004F4684" w:rsidRDefault="006B7373" w:rsidP="006B7373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974993">
              <w:rPr>
                <w:rFonts w:ascii="Times New Roman" w:hAnsi="Times New Roman" w:cs="Times New Roman"/>
                <w:sz w:val="20"/>
                <w:szCs w:val="20"/>
              </w:rPr>
              <w:t xml:space="preserve"> Please indicate your perception of how useful each resource was: t</w:t>
            </w:r>
            <w:r w:rsidR="00974993" w:rsidRPr="00974993">
              <w:rPr>
                <w:rFonts w:ascii="Times New Roman" w:hAnsi="Times New Roman" w:cs="Times New Roman"/>
                <w:sz w:val="20"/>
                <w:szCs w:val="20"/>
              </w:rPr>
              <w:t xml:space="preserve">he creation of the school physical activity policy, scope and sequence document and whole-school physical activity timetable.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not useful at all, 2=not useful, 3=n</w:t>
            </w:r>
            <w:r w:rsidR="00225586" w:rsidRPr="00974993">
              <w:rPr>
                <w:rFonts w:ascii="Times New Roman" w:hAnsi="Times New Roman" w:cs="Times New Roman"/>
                <w:sz w:val="20"/>
                <w:szCs w:val="20"/>
              </w:rPr>
              <w:t>either usef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ul nor not useful, 4=useful, 5=extremely useful</w:t>
            </w:r>
            <w:r w:rsidR="00225586" w:rsidRPr="0097499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67B9F" w:rsidRPr="004F4684" w14:paraId="0B68F4CD" w14:textId="77777777" w:rsidTr="00CA5486">
        <w:trPr>
          <w:trHeight w:val="274"/>
        </w:trPr>
        <w:tc>
          <w:tcPr>
            <w:tcW w:w="638" w:type="pct"/>
          </w:tcPr>
          <w:p w14:paraId="2EABB99A" w14:textId="77777777" w:rsidR="00685BC8" w:rsidRPr="004F4684" w:rsidRDefault="00685BC8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5. Conduct educational outreach visits</w:t>
            </w:r>
          </w:p>
        </w:tc>
        <w:tc>
          <w:tcPr>
            <w:tcW w:w="840" w:type="pct"/>
          </w:tcPr>
          <w:p w14:paraId="4DAFBE74" w14:textId="77777777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0CFC1A05" w14:textId="739A4E16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For PACE schools, records of staff training sessions facilitated by project officers, inclusive of educational PowerPoint presentation and interactive games/activities. For Adapted PACE schools, email or telephone confirmation from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that this had been delivered per protocol. </w:t>
            </w:r>
          </w:p>
        </w:tc>
        <w:tc>
          <w:tcPr>
            <w:tcW w:w="851" w:type="pct"/>
          </w:tcPr>
          <w:p w14:paraId="3E7EF9D3" w14:textId="77777777" w:rsidR="00685BC8" w:rsidRPr="004F4684" w:rsidRDefault="00685BC8" w:rsidP="0089632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6" w:type="pct"/>
          </w:tcPr>
          <w:p w14:paraId="2842DC7C" w14:textId="77777777" w:rsidR="00A535D0" w:rsidRPr="004F4684" w:rsidRDefault="00A535D0" w:rsidP="00A535D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281149CE" w14:textId="77777777" w:rsidR="00685BC8" w:rsidRPr="004F4684" w:rsidRDefault="00A535D0" w:rsidP="00A535D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schools that accepted and participated in the staff training session. </w:t>
            </w:r>
          </w:p>
        </w:tc>
        <w:tc>
          <w:tcPr>
            <w:tcW w:w="940" w:type="pct"/>
          </w:tcPr>
          <w:p w14:paraId="3A4925A0" w14:textId="77777777" w:rsidR="004A72B6" w:rsidRPr="004F4684" w:rsidRDefault="004A72B6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23353109" w14:textId="232BE6D8" w:rsidR="00685BC8" w:rsidRPr="004F4684" w:rsidRDefault="004A72B6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="006B7373"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s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369C671C" w14:textId="34D0B0DF" w:rsidR="00974993" w:rsidRPr="00974993" w:rsidRDefault="00974993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u w:val="single"/>
              </w:rPr>
              <w:t>Overal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- </w:t>
            </w:r>
            <w:r w:rsidRPr="00974993">
              <w:rPr>
                <w:rFonts w:ascii="Times New Roman" w:hAnsi="Times New Roman" w:cs="Times New Roman"/>
                <w:sz w:val="20"/>
                <w:szCs w:val="20"/>
              </w:rPr>
              <w:t>The whole school staff meeting was acceptable in assisting me to schedule physical activity in my class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strongly disagree, 2=disagree, 3=neither agree nor disagree, 4=agree, 5=strongly agree)</w:t>
            </w:r>
          </w:p>
          <w:p w14:paraId="292C7FC7" w14:textId="77777777" w:rsidR="00974993" w:rsidRDefault="00974993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  <w:u w:val="single"/>
              </w:rPr>
            </w:pPr>
          </w:p>
          <w:p w14:paraId="4AA6EBCD" w14:textId="41B485EB" w:rsidR="004A72B6" w:rsidRPr="004F4684" w:rsidRDefault="004A72B6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E14AF">
              <w:rPr>
                <w:rFonts w:ascii="Times New Roman" w:hAnsi="Times New Roman" w:cs="Times New Roman"/>
                <w:sz w:val="20"/>
                <w:szCs w:val="20"/>
                <w:u w:val="single"/>
              </w:rPr>
              <w:t>Content</w:t>
            </w:r>
            <w:r w:rsidRPr="002E14A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="002E14AF" w:rsidRPr="002E14AF">
              <w:rPr>
                <w:rFonts w:ascii="Times New Roman" w:hAnsi="Times New Roman" w:cs="Times New Roman"/>
                <w:sz w:val="20"/>
                <w:szCs w:val="20"/>
              </w:rPr>
              <w:t xml:space="preserve">The information provided at the whole school </w:t>
            </w:r>
            <w:r w:rsidR="002E14AF" w:rsidRPr="002E14A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eeting was acceptable in assisting me to schedule physical</w:t>
            </w:r>
            <w:r w:rsidR="002E14AF" w:rsidRPr="002E14A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="002E14AF" w:rsidRPr="002E14AF">
              <w:rPr>
                <w:rFonts w:ascii="Times New Roman" w:hAnsi="Times New Roman" w:cs="Times New Roman"/>
                <w:sz w:val="20"/>
                <w:szCs w:val="20"/>
              </w:rPr>
              <w:t>activity in my class.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strongly disagree, 2=disagree, 3=neither agree nor disagree, 4=agree, 5=strongly agree)</w:t>
            </w:r>
          </w:p>
          <w:p w14:paraId="2CD13533" w14:textId="77777777" w:rsidR="004A72B6" w:rsidRPr="004F4684" w:rsidRDefault="004A72B6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70F2B80F" w14:textId="5945BCB0" w:rsidR="004A72B6" w:rsidRPr="004F4684" w:rsidRDefault="004A72B6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survey</w:t>
            </w:r>
            <w:r w:rsidR="006B7373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(Adapted PACE only)</w:t>
            </w:r>
          </w:p>
          <w:p w14:paraId="2A8C076E" w14:textId="6ED88A5B" w:rsidR="004A72B6" w:rsidRPr="004F4684" w:rsidRDefault="004A72B6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97499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74993" w:rsidRPr="00974993">
              <w:rPr>
                <w:rFonts w:ascii="Times New Roman" w:hAnsi="Times New Roman" w:cs="Times New Roman"/>
                <w:sz w:val="20"/>
                <w:szCs w:val="20"/>
              </w:rPr>
              <w:t xml:space="preserve">Did you feel adequately prepared to deliver the whole school one-hour face to face professional learning session without a Good for Kids project officer? 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yes/no/u</w:t>
            </w:r>
            <w:r w:rsidR="00974993">
              <w:rPr>
                <w:rFonts w:ascii="Times New Roman" w:hAnsi="Times New Roman" w:cs="Times New Roman"/>
                <w:sz w:val="20"/>
                <w:szCs w:val="20"/>
              </w:rPr>
              <w:t>nsure)</w:t>
            </w:r>
          </w:p>
          <w:p w14:paraId="5905DF73" w14:textId="77777777" w:rsidR="004A72B6" w:rsidRPr="004F4684" w:rsidRDefault="004A72B6" w:rsidP="004A72B6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pct"/>
          </w:tcPr>
          <w:p w14:paraId="19BAC65C" w14:textId="353A7D85" w:rsidR="006B7373" w:rsidRPr="004F4684" w:rsidRDefault="006B7373" w:rsidP="006B7373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survey (PACE only) </w:t>
            </w:r>
          </w:p>
          <w:p w14:paraId="515A2C79" w14:textId="1F27221C" w:rsidR="00685BC8" w:rsidRPr="004F4684" w:rsidRDefault="006B7373" w:rsidP="00974993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97499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974993" w:rsidRPr="00974993">
              <w:rPr>
                <w:rFonts w:ascii="Times New Roman" w:hAnsi="Times New Roman" w:cs="Times New Roman"/>
                <w:sz w:val="20"/>
                <w:szCs w:val="20"/>
              </w:rPr>
              <w:t xml:space="preserve">Please indicate your perception of how useful each resource </w:t>
            </w:r>
            <w:r w:rsidR="00974993">
              <w:rPr>
                <w:rFonts w:ascii="Times New Roman" w:hAnsi="Times New Roman" w:cs="Times New Roman"/>
                <w:sz w:val="20"/>
                <w:szCs w:val="20"/>
              </w:rPr>
              <w:t xml:space="preserve">was: </w:t>
            </w:r>
            <w:r w:rsidR="00974993" w:rsidRPr="00974993">
              <w:rPr>
                <w:rFonts w:ascii="Times New Roman" w:hAnsi="Times New Roman" w:cs="Times New Roman"/>
                <w:sz w:val="20"/>
                <w:szCs w:val="20"/>
              </w:rPr>
              <w:t xml:space="preserve">Having the project officer conduct the one-hour face to face professional development meeting for all teachers.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not useful at all, 2=not useful, 3=n</w:t>
            </w:r>
            <w:r w:rsidR="00974993" w:rsidRPr="00974993">
              <w:rPr>
                <w:rFonts w:ascii="Times New Roman" w:hAnsi="Times New Roman" w:cs="Times New Roman"/>
                <w:sz w:val="20"/>
                <w:szCs w:val="20"/>
              </w:rPr>
              <w:t>either usef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 xml:space="preserve">ul nor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t useful, 4=useful, 5=extremely useful</w:t>
            </w:r>
            <w:r w:rsidR="00974993" w:rsidRPr="0097499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67B9F" w:rsidRPr="004F4684" w14:paraId="064DF978" w14:textId="77777777" w:rsidTr="00CA5486">
        <w:trPr>
          <w:trHeight w:val="274"/>
        </w:trPr>
        <w:tc>
          <w:tcPr>
            <w:tcW w:w="638" w:type="pct"/>
          </w:tcPr>
          <w:p w14:paraId="64098C44" w14:textId="5877D172" w:rsidR="00225586" w:rsidRDefault="00225586" w:rsidP="00225586">
            <w:pPr>
              <w:pStyle w:val="ListParagraph"/>
              <w:tabs>
                <w:tab w:val="left" w:pos="2271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22558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6. Develop and distribute educational materials</w:t>
            </w:r>
          </w:p>
          <w:p w14:paraId="5A08EA79" w14:textId="77777777" w:rsidR="005E10AD" w:rsidRPr="004F4684" w:rsidRDefault="005E10AD" w:rsidP="00367B9F">
            <w:pPr>
              <w:pStyle w:val="ListParagraph"/>
              <w:numPr>
                <w:ilvl w:val="0"/>
                <w:numId w:val="6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manual</w:t>
            </w:r>
          </w:p>
        </w:tc>
        <w:tc>
          <w:tcPr>
            <w:tcW w:w="840" w:type="pct"/>
            <w:vMerge w:val="restart"/>
          </w:tcPr>
          <w:p w14:paraId="7CF9B70A" w14:textId="77777777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2318097D" w14:textId="51157A96" w:rsidR="005E10AD" w:rsidRPr="004F4684" w:rsidRDefault="005E10AD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="00647990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For each school, a checklist with the date the resource was distributed to schools/school stakeholders. </w:t>
            </w:r>
          </w:p>
        </w:tc>
        <w:tc>
          <w:tcPr>
            <w:tcW w:w="851" w:type="pct"/>
            <w:vMerge w:val="restart"/>
          </w:tcPr>
          <w:p w14:paraId="44A4DCEA" w14:textId="77777777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6C30B89B" w14:textId="3A29F813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schools with an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that received the manual; accessed the online portal; and viewed professional learning videos</w:t>
            </w:r>
          </w:p>
        </w:tc>
        <w:tc>
          <w:tcPr>
            <w:tcW w:w="896" w:type="pct"/>
          </w:tcPr>
          <w:p w14:paraId="2426F4FE" w14:textId="77777777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0591704B" w14:textId="77777777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that attended a workshop (this was distributed during strategy 3b)</w:t>
            </w:r>
          </w:p>
        </w:tc>
        <w:tc>
          <w:tcPr>
            <w:tcW w:w="940" w:type="pct"/>
          </w:tcPr>
          <w:p w14:paraId="378DB3AE" w14:textId="27B0732E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  <w:p w14:paraId="216480DD" w14:textId="77777777" w:rsidR="005E10AD" w:rsidRPr="004F4684" w:rsidRDefault="005E10AD" w:rsidP="005E10A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pct"/>
            <w:vMerge w:val="restart"/>
          </w:tcPr>
          <w:p w14:paraId="1FEE21DF" w14:textId="6527A8F0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711170">
              <w:rPr>
                <w:rFonts w:ascii="Times New Roman" w:hAnsi="Times New Roman" w:cs="Times New Roman"/>
                <w:sz w:val="20"/>
                <w:szCs w:val="20"/>
              </w:rPr>
              <w:t xml:space="preserve"> Teacher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survey</w:t>
            </w:r>
          </w:p>
          <w:p w14:paraId="5232EA29" w14:textId="5BEF6957" w:rsidR="005E10AD" w:rsidRPr="004F4684" w:rsidRDefault="005E10AD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711170">
              <w:t xml:space="preserve"> </w:t>
            </w:r>
            <w:r w:rsidR="00711170" w:rsidRPr="00711170">
              <w:rPr>
                <w:rFonts w:ascii="Times New Roman" w:hAnsi="Times New Roman" w:cs="Times New Roman"/>
                <w:sz w:val="20"/>
                <w:szCs w:val="20"/>
              </w:rPr>
              <w:t>Did you find the resources available through the online portal useful in helping you to schedule physical activity?</w:t>
            </w:r>
            <w:r w:rsidR="00711170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yes/n</w:t>
            </w:r>
            <w:r w:rsidR="00711170">
              <w:rPr>
                <w:rFonts w:ascii="Times New Roman" w:hAnsi="Times New Roman" w:cs="Times New Roman"/>
                <w:sz w:val="20"/>
                <w:szCs w:val="20"/>
              </w:rPr>
              <w:t>o)</w:t>
            </w:r>
          </w:p>
        </w:tc>
      </w:tr>
      <w:tr w:rsidR="00367B9F" w:rsidRPr="004F4684" w14:paraId="67646A42" w14:textId="77777777" w:rsidTr="00CA5486">
        <w:trPr>
          <w:trHeight w:val="274"/>
        </w:trPr>
        <w:tc>
          <w:tcPr>
            <w:tcW w:w="638" w:type="pct"/>
          </w:tcPr>
          <w:p w14:paraId="78682A83" w14:textId="77777777" w:rsidR="00974993" w:rsidRPr="004F4684" w:rsidRDefault="00974993" w:rsidP="00367B9F">
            <w:pPr>
              <w:pStyle w:val="ListParagraph"/>
              <w:numPr>
                <w:ilvl w:val="0"/>
                <w:numId w:val="6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Educational materials in-print and online portal</w:t>
            </w:r>
          </w:p>
        </w:tc>
        <w:tc>
          <w:tcPr>
            <w:tcW w:w="840" w:type="pct"/>
            <w:vMerge/>
          </w:tcPr>
          <w:p w14:paraId="4F33CD17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pct"/>
            <w:vMerge/>
          </w:tcPr>
          <w:p w14:paraId="114FBB9B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6" w:type="pct"/>
          </w:tcPr>
          <w:p w14:paraId="3ADCF164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49255920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s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38D90BA0" w14:textId="53A0C262" w:rsidR="00974993" w:rsidRDefault="00021D64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u w:val="single"/>
              </w:rPr>
              <w:t>Resourc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="00974993"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ave you used the Good for Kids resources e.g., online portal, equipment pack, FMS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 xml:space="preserve"> booklet? (yes/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)</w:t>
            </w:r>
          </w:p>
          <w:p w14:paraId="09DA50AE" w14:textId="77777777" w:rsidR="00021D64" w:rsidRPr="004F4684" w:rsidRDefault="00021D64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99FBB49" w14:textId="561C1681" w:rsidR="00974993" w:rsidRPr="004F4684" w:rsidRDefault="00021D64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u w:val="single"/>
              </w:rPr>
              <w:t>Online port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>
              <w:t xml:space="preserve"> </w:t>
            </w:r>
            <w:r w:rsidRPr="00021D64">
              <w:rPr>
                <w:rFonts w:ascii="Times New Roman" w:hAnsi="Times New Roman" w:cs="Times New Roman"/>
                <w:sz w:val="20"/>
                <w:szCs w:val="20"/>
              </w:rPr>
              <w:t>Have you accessed the resources on the online portal?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 xml:space="preserve"> (yes/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)</w:t>
            </w:r>
          </w:p>
          <w:p w14:paraId="7FE0C844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6D6FD681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 (web analytics)</w:t>
            </w:r>
          </w:p>
          <w:p w14:paraId="7685122A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schools that had at least one teacher log in to their online portal account. </w:t>
            </w:r>
          </w:p>
        </w:tc>
        <w:tc>
          <w:tcPr>
            <w:tcW w:w="940" w:type="pct"/>
            <w:vMerge w:val="restart"/>
          </w:tcPr>
          <w:p w14:paraId="6643BA78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4F556ACE" w14:textId="5B126F85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74993">
              <w:rPr>
                <w:rFonts w:ascii="Times New Roman" w:hAnsi="Times New Roman" w:cs="Times New Roman"/>
                <w:sz w:val="20"/>
                <w:szCs w:val="20"/>
              </w:rPr>
              <w:t>The information on the online portal was acceptable in assisting me to schedule physical activity in my class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strongly disagree, 2=disagree, 3=neither agree nor disagree, 4=agree, 5=strongly agree)</w:t>
            </w:r>
          </w:p>
          <w:p w14:paraId="6A16C679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pct"/>
            <w:vMerge/>
          </w:tcPr>
          <w:p w14:paraId="06C8FB7C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67B9F" w:rsidRPr="004F4684" w14:paraId="286E1D7C" w14:textId="77777777" w:rsidTr="00CA5486">
        <w:trPr>
          <w:trHeight w:val="274"/>
        </w:trPr>
        <w:tc>
          <w:tcPr>
            <w:tcW w:w="638" w:type="pct"/>
          </w:tcPr>
          <w:p w14:paraId="124D583F" w14:textId="1755D378" w:rsidR="00974993" w:rsidRPr="004F4684" w:rsidRDefault="00974993" w:rsidP="00367B9F">
            <w:pPr>
              <w:pStyle w:val="ListParagraph"/>
              <w:numPr>
                <w:ilvl w:val="0"/>
                <w:numId w:val="6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rofessional learning videos on online portal</w:t>
            </w:r>
          </w:p>
        </w:tc>
        <w:tc>
          <w:tcPr>
            <w:tcW w:w="840" w:type="pct"/>
            <w:vMerge/>
          </w:tcPr>
          <w:p w14:paraId="3C3F1C70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pct"/>
            <w:vMerge/>
          </w:tcPr>
          <w:p w14:paraId="5C32CD54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6" w:type="pct"/>
          </w:tcPr>
          <w:p w14:paraId="23FBE4C9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 (web analytics)</w:t>
            </w:r>
          </w:p>
          <w:p w14:paraId="1184C19F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The number of schools that had one or more staff view at least one of the online learning videos. </w:t>
            </w:r>
          </w:p>
        </w:tc>
        <w:tc>
          <w:tcPr>
            <w:tcW w:w="940" w:type="pct"/>
            <w:vMerge/>
          </w:tcPr>
          <w:p w14:paraId="2D04B8FE" w14:textId="502CBFA6" w:rsidR="00974993" w:rsidRPr="00974993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35" w:type="pct"/>
            <w:vMerge/>
          </w:tcPr>
          <w:p w14:paraId="2939C603" w14:textId="77777777" w:rsidR="00974993" w:rsidRPr="004F4684" w:rsidRDefault="00974993" w:rsidP="005E10AD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67B9F" w:rsidRPr="004F4684" w14:paraId="337E4773" w14:textId="77777777" w:rsidTr="00CA5486">
        <w:trPr>
          <w:trHeight w:val="274"/>
        </w:trPr>
        <w:tc>
          <w:tcPr>
            <w:tcW w:w="638" w:type="pct"/>
          </w:tcPr>
          <w:p w14:paraId="236DE0F6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7. Capture and share local knowledge </w:t>
            </w:r>
          </w:p>
        </w:tc>
        <w:tc>
          <w:tcPr>
            <w:tcW w:w="840" w:type="pct"/>
          </w:tcPr>
          <w:p w14:paraId="52D1D32D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495BF8B6" w14:textId="1D209DE8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As above.  </w:t>
            </w:r>
          </w:p>
        </w:tc>
        <w:tc>
          <w:tcPr>
            <w:tcW w:w="851" w:type="pct"/>
          </w:tcPr>
          <w:p w14:paraId="6861328F" w14:textId="599C7238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i/>
                <w:sz w:val="20"/>
                <w:szCs w:val="20"/>
              </w:rPr>
              <w:t>As per strategy 6 (access the online portal)</w:t>
            </w:r>
          </w:p>
        </w:tc>
        <w:tc>
          <w:tcPr>
            <w:tcW w:w="896" w:type="pct"/>
          </w:tcPr>
          <w:p w14:paraId="73DD8CFC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 (web analytics)</w:t>
            </w:r>
          </w:p>
          <w:p w14:paraId="1576951D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he number of schools that had at least one teacher log in to their online portal account.</w:t>
            </w:r>
          </w:p>
        </w:tc>
        <w:tc>
          <w:tcPr>
            <w:tcW w:w="940" w:type="pct"/>
          </w:tcPr>
          <w:p w14:paraId="690ABF46" w14:textId="77777777" w:rsidR="00641824" w:rsidRPr="004F4684" w:rsidRDefault="00641824" w:rsidP="00641824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5C58D877" w14:textId="7A2E20BA" w:rsidR="00641824" w:rsidRPr="004F4684" w:rsidRDefault="00641824" w:rsidP="00641824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R</w:t>
            </w:r>
            <w:r w:rsidR="00021D64">
              <w:rPr>
                <w:rFonts w:ascii="Times New Roman" w:hAnsi="Times New Roman" w:cs="Times New Roman"/>
                <w:sz w:val="20"/>
                <w:szCs w:val="20"/>
              </w:rPr>
              <w:t>epea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) </w:t>
            </w:r>
            <w:r w:rsidRPr="00974993">
              <w:rPr>
                <w:rFonts w:ascii="Times New Roman" w:hAnsi="Times New Roman" w:cs="Times New Roman"/>
                <w:sz w:val="20"/>
                <w:szCs w:val="20"/>
              </w:rPr>
              <w:t>The information on the online portal was acceptable in assisting me to schedule physical activity in my class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(1=strongly disagree, 2=disagree, 3=neither agree nor disagree, 4=agree, 5=strongly agree)</w:t>
            </w:r>
          </w:p>
          <w:p w14:paraId="01432CDD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pct"/>
          </w:tcPr>
          <w:p w14:paraId="091CDE06" w14:textId="04BBA4EA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</w:tc>
      </w:tr>
      <w:tr w:rsidR="00367B9F" w:rsidRPr="004F4684" w14:paraId="669D4B37" w14:textId="77777777" w:rsidTr="00CA5486">
        <w:trPr>
          <w:trHeight w:val="274"/>
        </w:trPr>
        <w:tc>
          <w:tcPr>
            <w:tcW w:w="638" w:type="pct"/>
          </w:tcPr>
          <w:p w14:paraId="229369FF" w14:textId="0C562273" w:rsidR="00225586" w:rsidRDefault="00225586" w:rsidP="00225586">
            <w:pPr>
              <w:pStyle w:val="ListParagraph"/>
              <w:tabs>
                <w:tab w:val="left" w:pos="2271"/>
              </w:tabs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8. Change physical structure and equipment</w:t>
            </w:r>
          </w:p>
          <w:p w14:paraId="4710CD30" w14:textId="77777777" w:rsidR="00647990" w:rsidRPr="004F4684" w:rsidRDefault="00647990" w:rsidP="00367B9F">
            <w:pPr>
              <w:pStyle w:val="ListParagraph"/>
              <w:numPr>
                <w:ilvl w:val="0"/>
                <w:numId w:val="9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Equipment pack provided</w:t>
            </w:r>
          </w:p>
        </w:tc>
        <w:tc>
          <w:tcPr>
            <w:tcW w:w="840" w:type="pct"/>
            <w:vMerge w:val="restart"/>
          </w:tcPr>
          <w:p w14:paraId="37F2F587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6A9C745A" w14:textId="7EC21A99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As above.  </w:t>
            </w:r>
          </w:p>
        </w:tc>
        <w:tc>
          <w:tcPr>
            <w:tcW w:w="851" w:type="pct"/>
            <w:vMerge w:val="restart"/>
          </w:tcPr>
          <w:p w14:paraId="10D5FC78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0F2894FD" w14:textId="7C58D199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he number of schools that received an equipment pack (</w:t>
            </w:r>
            <w:r w:rsidRPr="004F4684">
              <w:rPr>
                <w:rFonts w:ascii="Times New Roman" w:hAnsi="Times New Roman" w:cs="Times New Roman"/>
                <w:i/>
                <w:sz w:val="20"/>
                <w:szCs w:val="20"/>
              </w:rPr>
              <w:t>as per strategy 3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); and developed further equi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 xml:space="preserve">pment packs for their classroom. </w:t>
            </w:r>
          </w:p>
        </w:tc>
        <w:tc>
          <w:tcPr>
            <w:tcW w:w="896" w:type="pct"/>
          </w:tcPr>
          <w:p w14:paraId="22E85DCB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project records</w:t>
            </w:r>
          </w:p>
          <w:p w14:paraId="4762EAD8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he number of schools that received an equipment pack (this was distributed during strategy 3b)</w:t>
            </w:r>
          </w:p>
          <w:p w14:paraId="38D83FDA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B1670CD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06F243D0" w14:textId="11BD2FD7" w:rsidR="00647990" w:rsidRPr="004F4684" w:rsidRDefault="00647990" w:rsidP="00021D64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s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021D64">
              <w:rPr>
                <w:rFonts w:ascii="Times New Roman" w:hAnsi="Times New Roman" w:cs="Times New Roman"/>
                <w:sz w:val="20"/>
                <w:szCs w:val="20"/>
              </w:rPr>
              <w:t xml:space="preserve"> (Repeat) </w:t>
            </w:r>
            <w:r w:rsidR="00021D64" w:rsidRPr="00021D64">
              <w:rPr>
                <w:rFonts w:ascii="Times New Roman" w:hAnsi="Times New Roman" w:cs="Times New Roman"/>
                <w:sz w:val="20"/>
                <w:szCs w:val="20"/>
              </w:rPr>
              <w:t>Have you used the Good for Kids resources e.g., online portal,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 xml:space="preserve"> equipment pack, FMS booklet? (yes/n</w:t>
            </w:r>
            <w:r w:rsidR="00021D64" w:rsidRPr="00021D64">
              <w:rPr>
                <w:rFonts w:ascii="Times New Roman" w:hAnsi="Times New Roman" w:cs="Times New Roman"/>
                <w:sz w:val="20"/>
                <w:szCs w:val="20"/>
              </w:rPr>
              <w:t>o)</w:t>
            </w:r>
          </w:p>
        </w:tc>
        <w:tc>
          <w:tcPr>
            <w:tcW w:w="940" w:type="pct"/>
          </w:tcPr>
          <w:p w14:paraId="5E873B59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 teacher survey</w:t>
            </w:r>
          </w:p>
          <w:p w14:paraId="04FCB115" w14:textId="22B542F5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2E14AF">
              <w:t xml:space="preserve"> </w:t>
            </w:r>
            <w:r w:rsidR="002E14AF" w:rsidRPr="002E14AF">
              <w:rPr>
                <w:rFonts w:ascii="Times New Roman" w:hAnsi="Times New Roman" w:cs="Times New Roman"/>
                <w:sz w:val="20"/>
                <w:szCs w:val="20"/>
              </w:rPr>
              <w:t>The equipment pack provided from the Good for Kids team was acceptable in assisting me to schedule physical activity in my class.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 xml:space="preserve"> (1=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 xml:space="preserve">trongly disagree,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2=d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 xml:space="preserve">isagree, 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3=neither agree nor disagree, 4=a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>gree, 5=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>trongly agree)</w:t>
            </w:r>
          </w:p>
          <w:p w14:paraId="17204627" w14:textId="25CDBB2A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0921046" w14:textId="77777777" w:rsidR="00647990" w:rsidRPr="004F4684" w:rsidRDefault="00647990" w:rsidP="0064799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5" w:type="pct"/>
            <w:vMerge w:val="restart"/>
          </w:tcPr>
          <w:p w14:paraId="4C2FF380" w14:textId="2DB2468A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</w:tc>
      </w:tr>
      <w:tr w:rsidR="00367B9F" w:rsidRPr="004F4684" w14:paraId="39511F36" w14:textId="77777777" w:rsidTr="00CA5486">
        <w:trPr>
          <w:trHeight w:val="274"/>
        </w:trPr>
        <w:tc>
          <w:tcPr>
            <w:tcW w:w="638" w:type="pct"/>
          </w:tcPr>
          <w:p w14:paraId="3B5B7564" w14:textId="77777777" w:rsidR="00647990" w:rsidRPr="004F4684" w:rsidRDefault="00647990" w:rsidP="00367B9F">
            <w:pPr>
              <w:pStyle w:val="ListParagraph"/>
              <w:numPr>
                <w:ilvl w:val="0"/>
                <w:numId w:val="9"/>
              </w:numPr>
              <w:tabs>
                <w:tab w:val="left" w:pos="2271"/>
              </w:tabs>
              <w:ind w:left="700"/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Schools develop additional packs </w:t>
            </w:r>
          </w:p>
        </w:tc>
        <w:tc>
          <w:tcPr>
            <w:tcW w:w="840" w:type="pct"/>
            <w:vMerge/>
          </w:tcPr>
          <w:p w14:paraId="3EB35332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pct"/>
            <w:vMerge/>
          </w:tcPr>
          <w:p w14:paraId="008B8527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6" w:type="pct"/>
          </w:tcPr>
          <w:p w14:paraId="037FD06F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Tool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 survey</w:t>
            </w:r>
          </w:p>
          <w:p w14:paraId="1C643ABF" w14:textId="52B5EDF8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b/>
                <w:sz w:val="20"/>
                <w:szCs w:val="20"/>
              </w:rPr>
              <w:t>Measure</w:t>
            </w: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 xml:space="preserve">Please mark one choice if you conducted the following activity: </w:t>
            </w:r>
            <w:r w:rsidR="002E14AF" w:rsidRPr="002E14AF">
              <w:rPr>
                <w:rFonts w:ascii="Times New Roman" w:hAnsi="Times New Roman" w:cs="Times New Roman"/>
                <w:sz w:val="20"/>
                <w:szCs w:val="20"/>
              </w:rPr>
              <w:t>Purchase equ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>ipm</w:t>
            </w:r>
            <w:r w:rsidR="00225586">
              <w:rPr>
                <w:rFonts w:ascii="Times New Roman" w:hAnsi="Times New Roman" w:cs="Times New Roman"/>
                <w:sz w:val="20"/>
                <w:szCs w:val="20"/>
              </w:rPr>
              <w:t>ent packs for all classrooms. (yes/partially/n</w:t>
            </w:r>
            <w:r w:rsidR="002E14AF">
              <w:rPr>
                <w:rFonts w:ascii="Times New Roman" w:hAnsi="Times New Roman" w:cs="Times New Roman"/>
                <w:sz w:val="20"/>
                <w:szCs w:val="20"/>
              </w:rPr>
              <w:t>o)</w:t>
            </w:r>
          </w:p>
        </w:tc>
        <w:tc>
          <w:tcPr>
            <w:tcW w:w="940" w:type="pct"/>
          </w:tcPr>
          <w:p w14:paraId="4C2E6FF4" w14:textId="6D222DBF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4F4684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</w:tc>
        <w:tc>
          <w:tcPr>
            <w:tcW w:w="835" w:type="pct"/>
            <w:vMerge/>
          </w:tcPr>
          <w:p w14:paraId="2C89B0D1" w14:textId="77777777" w:rsidR="00647990" w:rsidRPr="004F4684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7990" w:rsidRPr="004F4684" w14:paraId="13E614BD" w14:textId="77777777" w:rsidTr="00CA5486">
        <w:trPr>
          <w:trHeight w:val="274"/>
        </w:trPr>
        <w:tc>
          <w:tcPr>
            <w:tcW w:w="5000" w:type="pct"/>
            <w:gridSpan w:val="6"/>
          </w:tcPr>
          <w:p w14:paraId="5BC9FF41" w14:textId="77777777" w:rsidR="00647990" w:rsidRDefault="00647990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4F4684">
              <w:rPr>
                <w:rFonts w:ascii="Times New Roman" w:hAnsi="Times New Roman" w:cs="Times New Roman"/>
                <w:i/>
                <w:sz w:val="20"/>
                <w:szCs w:val="20"/>
              </w:rPr>
              <w:t>ISC</w:t>
            </w:r>
            <w:proofErr w:type="spellEnd"/>
            <w:r w:rsidRPr="004F4684">
              <w:rPr>
                <w:rFonts w:ascii="Times New Roman" w:hAnsi="Times New Roman" w:cs="Times New Roman"/>
                <w:i/>
                <w:sz w:val="20"/>
                <w:szCs w:val="20"/>
              </w:rPr>
              <w:t>: In-school champion</w:t>
            </w:r>
          </w:p>
          <w:p w14:paraId="782739EC" w14:textId="689B8E44" w:rsidR="00CD6372" w:rsidRPr="00CD6372" w:rsidRDefault="00CD6372" w:rsidP="00647990">
            <w:pPr>
              <w:tabs>
                <w:tab w:val="left" w:pos="2271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CD6372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>McKay H, Naylor P-J, Lau E, Gray SM, Wolfenden L, Milat A, et al. Implementation and scale-up of physical activity and behavioural nutrition interventions: an evaluation roadmap. International Journal of Behavioral Nutrition and Physical Activity. 2019;16(1)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</w:tbl>
    <w:p w14:paraId="7CB64FD4" w14:textId="0EA738FD" w:rsidR="00E368B4" w:rsidRPr="0089632D" w:rsidRDefault="00E368B4" w:rsidP="0089632D">
      <w:pPr>
        <w:tabs>
          <w:tab w:val="left" w:pos="2271"/>
        </w:tabs>
      </w:pPr>
    </w:p>
    <w:sectPr w:rsidR="00E368B4" w:rsidRPr="0089632D" w:rsidSect="00225586">
      <w:footerReference w:type="default" r:id="rId10"/>
      <w:pgSz w:w="16838" w:h="11906" w:orient="landscape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12E8926" w14:textId="77777777" w:rsidR="00FE264B" w:rsidRDefault="00FE264B" w:rsidP="005E1397">
      <w:r>
        <w:separator/>
      </w:r>
    </w:p>
  </w:endnote>
  <w:endnote w:type="continuationSeparator" w:id="0">
    <w:p w14:paraId="6FBFCC4B" w14:textId="77777777" w:rsidR="00FE264B" w:rsidRDefault="00FE264B" w:rsidP="005E13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859F06" w14:textId="4507825C" w:rsidR="00225586" w:rsidRDefault="00225586" w:rsidP="00E85AED">
    <w:pPr>
      <w:pStyle w:val="Footer"/>
      <w:pBdr>
        <w:top w:val="single" w:sz="6" w:space="1" w:color="auto"/>
      </w:pBd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8DCAE20" w14:textId="77777777" w:rsidR="00FE264B" w:rsidRDefault="00FE264B" w:rsidP="005E1397">
      <w:r>
        <w:separator/>
      </w:r>
    </w:p>
  </w:footnote>
  <w:footnote w:type="continuationSeparator" w:id="0">
    <w:p w14:paraId="6EFD4139" w14:textId="77777777" w:rsidR="00FE264B" w:rsidRDefault="00FE264B" w:rsidP="005E139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29571C0"/>
    <w:multiLevelType w:val="hybridMultilevel"/>
    <w:tmpl w:val="66982BF6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CA3FAD"/>
    <w:multiLevelType w:val="hybridMultilevel"/>
    <w:tmpl w:val="375C29AA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C796972"/>
    <w:multiLevelType w:val="hybridMultilevel"/>
    <w:tmpl w:val="4506593C"/>
    <w:lvl w:ilvl="0" w:tplc="9D76218C">
      <w:start w:val="2"/>
      <w:numFmt w:val="bullet"/>
      <w:suff w:val="space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2BB24E9"/>
    <w:multiLevelType w:val="hybridMultilevel"/>
    <w:tmpl w:val="9E0EEFFC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7925250"/>
    <w:multiLevelType w:val="hybridMultilevel"/>
    <w:tmpl w:val="ECE494E2"/>
    <w:lvl w:ilvl="0" w:tplc="13749C7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4A0CDB"/>
    <w:multiLevelType w:val="hybridMultilevel"/>
    <w:tmpl w:val="D9F04DA2"/>
    <w:lvl w:ilvl="0" w:tplc="0C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67F45362"/>
    <w:multiLevelType w:val="hybridMultilevel"/>
    <w:tmpl w:val="43068B1A"/>
    <w:lvl w:ilvl="0" w:tplc="862E25E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71796D77"/>
    <w:multiLevelType w:val="hybridMultilevel"/>
    <w:tmpl w:val="70444482"/>
    <w:lvl w:ilvl="0" w:tplc="E58A9EA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76F158C4"/>
    <w:multiLevelType w:val="hybridMultilevel"/>
    <w:tmpl w:val="36C0DF0E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D4F0A02"/>
    <w:multiLevelType w:val="hybridMultilevel"/>
    <w:tmpl w:val="EE90BD5A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8"/>
  </w:num>
  <w:num w:numId="4">
    <w:abstractNumId w:val="1"/>
  </w:num>
  <w:num w:numId="5">
    <w:abstractNumId w:val="3"/>
  </w:num>
  <w:num w:numId="6">
    <w:abstractNumId w:val="9"/>
  </w:num>
  <w:num w:numId="7">
    <w:abstractNumId w:val="6"/>
  </w:num>
  <w:num w:numId="8">
    <w:abstractNumId w:val="7"/>
  </w:num>
  <w:num w:numId="9">
    <w:abstractNumId w:val="0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9ftfstit99v1erv2j5t92rfsz9wv2p0wzf&quot;&gt;EndNote working version&lt;record-ids&gt;&lt;item&gt;532&lt;/item&gt;&lt;/record-ids&gt;&lt;/item&gt;&lt;/Libraries&gt;"/>
  </w:docVars>
  <w:rsids>
    <w:rsidRoot w:val="00E25BA2"/>
    <w:rsid w:val="00021D64"/>
    <w:rsid w:val="00095678"/>
    <w:rsid w:val="001E6FBB"/>
    <w:rsid w:val="00225586"/>
    <w:rsid w:val="002E14AF"/>
    <w:rsid w:val="00367B9F"/>
    <w:rsid w:val="003A7D29"/>
    <w:rsid w:val="004A72B6"/>
    <w:rsid w:val="004B06BF"/>
    <w:rsid w:val="004F4684"/>
    <w:rsid w:val="00505344"/>
    <w:rsid w:val="005A5081"/>
    <w:rsid w:val="005E10AD"/>
    <w:rsid w:val="005E1397"/>
    <w:rsid w:val="005E48B4"/>
    <w:rsid w:val="00603042"/>
    <w:rsid w:val="00641824"/>
    <w:rsid w:val="00647990"/>
    <w:rsid w:val="00675DFB"/>
    <w:rsid w:val="00685BC8"/>
    <w:rsid w:val="006B7373"/>
    <w:rsid w:val="00711170"/>
    <w:rsid w:val="00810315"/>
    <w:rsid w:val="0087667F"/>
    <w:rsid w:val="0089632D"/>
    <w:rsid w:val="00974993"/>
    <w:rsid w:val="009B3A59"/>
    <w:rsid w:val="009D655B"/>
    <w:rsid w:val="00A535D0"/>
    <w:rsid w:val="00B24CED"/>
    <w:rsid w:val="00B92F65"/>
    <w:rsid w:val="00C76ABE"/>
    <w:rsid w:val="00CA5486"/>
    <w:rsid w:val="00CC44CC"/>
    <w:rsid w:val="00CD6372"/>
    <w:rsid w:val="00D13876"/>
    <w:rsid w:val="00DA6E34"/>
    <w:rsid w:val="00E25BA2"/>
    <w:rsid w:val="00E368B4"/>
    <w:rsid w:val="00E53EBC"/>
    <w:rsid w:val="00E65AAF"/>
    <w:rsid w:val="00E85AED"/>
    <w:rsid w:val="00EA0B31"/>
    <w:rsid w:val="00EC416E"/>
    <w:rsid w:val="00F050AE"/>
    <w:rsid w:val="00FE0B4D"/>
    <w:rsid w:val="00FE26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9AE4AB"/>
  <w15:chartTrackingRefBased/>
  <w15:docId w15:val="{C8E5B003-B395-4868-A5F0-BAB5FE112B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theme="minorBidi"/>
        <w:sz w:val="22"/>
        <w:szCs w:val="22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5B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E139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E1397"/>
  </w:style>
  <w:style w:type="paragraph" w:styleId="Footer">
    <w:name w:val="footer"/>
    <w:basedOn w:val="Normal"/>
    <w:link w:val="FooterChar"/>
    <w:unhideWhenUsed/>
    <w:rsid w:val="005E139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5E1397"/>
  </w:style>
  <w:style w:type="character" w:styleId="PageNumber">
    <w:name w:val="page number"/>
    <w:basedOn w:val="DefaultParagraphFont"/>
    <w:rsid w:val="00E85AED"/>
  </w:style>
  <w:style w:type="paragraph" w:styleId="ListParagraph">
    <w:name w:val="List Paragraph"/>
    <w:basedOn w:val="Normal"/>
    <w:link w:val="ListParagraphChar"/>
    <w:uiPriority w:val="34"/>
    <w:qFormat/>
    <w:rsid w:val="00E25BA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unhideWhenUsed/>
    <w:rsid w:val="00E25B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25BA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25BA2"/>
    <w:rPr>
      <w:sz w:val="20"/>
      <w:szCs w:val="20"/>
    </w:rPr>
  </w:style>
  <w:style w:type="character" w:customStyle="1" w:styleId="ListParagraphChar">
    <w:name w:val="List Paragraph Char"/>
    <w:link w:val="ListParagraph"/>
    <w:uiPriority w:val="34"/>
    <w:rsid w:val="00E25BA2"/>
  </w:style>
  <w:style w:type="table" w:styleId="GridTable7Colorful-Accent3">
    <w:name w:val="Grid Table 7 Colorful Accent 3"/>
    <w:basedOn w:val="TableNormal"/>
    <w:uiPriority w:val="52"/>
    <w:rsid w:val="00E25BA2"/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25BA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5BA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25B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25BA2"/>
    <w:pPr>
      <w:spacing w:after="200"/>
    </w:pPr>
    <w:rPr>
      <w:i/>
      <w:iCs/>
      <w:color w:val="44546A" w:themeColor="text2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35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35D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D6372"/>
    <w:pPr>
      <w:jc w:val="center"/>
    </w:pPr>
    <w:rPr>
      <w:rFonts w:cs="Arial"/>
      <w:noProof/>
      <w:lang w:val="en-US"/>
    </w:rPr>
  </w:style>
  <w:style w:type="character" w:customStyle="1" w:styleId="CaptionChar">
    <w:name w:val="Caption Char"/>
    <w:basedOn w:val="DefaultParagraphFont"/>
    <w:link w:val="Caption"/>
    <w:uiPriority w:val="35"/>
    <w:rsid w:val="00CD6372"/>
    <w:rPr>
      <w:i/>
      <w:iCs/>
      <w:color w:val="44546A" w:themeColor="text2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CD6372"/>
    <w:rPr>
      <w:rFonts w:cs="Arial"/>
      <w:i w:val="0"/>
      <w:iCs w:val="0"/>
      <w:noProof/>
      <w:color w:val="44546A" w:themeColor="text2"/>
      <w:sz w:val="18"/>
      <w:szCs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D6372"/>
    <w:rPr>
      <w:rFonts w:cs="Arial"/>
      <w:noProof/>
      <w:lang w:val="en-US"/>
    </w:rPr>
  </w:style>
  <w:style w:type="character" w:customStyle="1" w:styleId="EndNoteBibliographyChar">
    <w:name w:val="EndNote Bibliography Char"/>
    <w:basedOn w:val="CaptionChar"/>
    <w:link w:val="EndNoteBibliography"/>
    <w:rsid w:val="00CD6372"/>
    <w:rPr>
      <w:rFonts w:cs="Arial"/>
      <w:i w:val="0"/>
      <w:iCs w:val="0"/>
      <w:noProof/>
      <w:color w:val="44546A" w:themeColor="text2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C8507D199D70646AD909C9687A1F92D" ma:contentTypeVersion="14" ma:contentTypeDescription="Create a new document." ma:contentTypeScope="" ma:versionID="f771fa7e6df68e6b46b05c4b76d9eb47">
  <xsd:schema xmlns:xsd="http://www.w3.org/2001/XMLSchema" xmlns:xs="http://www.w3.org/2001/XMLSchema" xmlns:p="http://schemas.microsoft.com/office/2006/metadata/properties" xmlns:ns3="d7ef451c-1b11-4e46-93e1-b9ebf106dfbf" xmlns:ns4="c7406ec9-c2ed-478f-bd6b-d00d08416d43" targetNamespace="http://schemas.microsoft.com/office/2006/metadata/properties" ma:root="true" ma:fieldsID="26cd52bbc9f4c9b6c99373716f5aa068" ns3:_="" ns4:_="">
    <xsd:import namespace="d7ef451c-1b11-4e46-93e1-b9ebf106dfbf"/>
    <xsd:import namespace="c7406ec9-c2ed-478f-bd6b-d00d08416d4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AutoKeyPoints" minOccurs="0"/>
                <xsd:element ref="ns3:MediaServiceKeyPoints" minOccurs="0"/>
                <xsd:element ref="ns3:MediaServiceLocatio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7ef451c-1b11-4e46-93e1-b9ebf106dfb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7406ec9-c2ed-478f-bd6b-d00d08416d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5CCC531-2BD6-4B7C-A686-EB919E448FD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CC03B1D4-9E79-4FF3-B4DA-1D74C18B7AB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14156B1-A574-42F3-BCA7-712F73F8A32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7ef451c-1b11-4e46-93e1-b9ebf106dfbf"/>
    <ds:schemaRef ds:uri="c7406ec9-c2ed-478f-bd6b-d00d08416d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747</Words>
  <Characters>9960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NELHD</Company>
  <LinksUpToDate>false</LinksUpToDate>
  <CharactersWithSpaces>116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andra Lane (Hunter New England LHD)</dc:creator>
  <cp:keywords/>
  <dc:description/>
  <cp:lastModifiedBy>Cassandra Lane</cp:lastModifiedBy>
  <cp:revision>4</cp:revision>
  <dcterms:created xsi:type="dcterms:W3CDTF">2022-03-15T03:04:00Z</dcterms:created>
  <dcterms:modified xsi:type="dcterms:W3CDTF">2022-03-17T0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C8507D199D70646AD909C9687A1F92D</vt:lpwstr>
  </property>
</Properties>
</file>